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512BD95" w14:textId="77777777" w:rsidR="006E49F1" w:rsidRDefault="005D0D1F" w:rsidP="005D0D1F">
      <w:pPr>
        <w:pStyle w:val="Ttulo1"/>
      </w:pPr>
      <w:r>
        <w:t>Pràctica 1. Tipologia i cicle de vida de les dades</w:t>
      </w:r>
    </w:p>
    <w:p w14:paraId="1AFFD865" w14:textId="77777777" w:rsidR="005D0D1F" w:rsidRDefault="005D0D1F" w:rsidP="005D0D1F"/>
    <w:p w14:paraId="641D574E" w14:textId="77777777" w:rsidR="005D0D1F" w:rsidRDefault="005D0D1F" w:rsidP="005D0D1F">
      <w:pPr>
        <w:pStyle w:val="Ttulo2"/>
      </w:pPr>
      <w:r>
        <w:t>Autors:</w:t>
      </w:r>
    </w:p>
    <w:p w14:paraId="54AB4984" w14:textId="77777777" w:rsidR="005D0D1F" w:rsidRDefault="005D0D1F" w:rsidP="005D0D1F">
      <w:pPr>
        <w:pStyle w:val="Prrafodelista"/>
        <w:numPr>
          <w:ilvl w:val="0"/>
          <w:numId w:val="2"/>
        </w:numPr>
      </w:pPr>
      <w:r>
        <w:t>Álvaro Díaz</w:t>
      </w:r>
    </w:p>
    <w:p w14:paraId="4A30224C" w14:textId="77777777" w:rsidR="005D0D1F" w:rsidRDefault="005D0D1F" w:rsidP="005D0D1F">
      <w:pPr>
        <w:pStyle w:val="Prrafodelista"/>
        <w:numPr>
          <w:ilvl w:val="0"/>
          <w:numId w:val="2"/>
        </w:numPr>
      </w:pPr>
      <w:r>
        <w:t>David Leiva</w:t>
      </w:r>
    </w:p>
    <w:p w14:paraId="33A0932E" w14:textId="77777777" w:rsidR="005D0D1F" w:rsidRDefault="005D0D1F" w:rsidP="005D0D1F">
      <w:pPr>
        <w:pStyle w:val="Ttulo2"/>
      </w:pPr>
    </w:p>
    <w:p w14:paraId="323B0FD2" w14:textId="77777777" w:rsidR="005D0D1F" w:rsidRDefault="005D0D1F" w:rsidP="005D0D1F">
      <w:pPr>
        <w:pStyle w:val="Ttulo2"/>
      </w:pPr>
      <w:r>
        <w:t>Respostes:</w:t>
      </w:r>
    </w:p>
    <w:p w14:paraId="1EDAC967" w14:textId="77777777" w:rsidR="005D0D1F" w:rsidRDefault="005D0D1F" w:rsidP="005D0D1F"/>
    <w:p w14:paraId="4A6D2D4A" w14:textId="77777777" w:rsidR="005D0D1F" w:rsidRDefault="005D0D1F" w:rsidP="005D0D1F">
      <w:pPr>
        <w:pStyle w:val="Ttulo3"/>
      </w:pPr>
      <w:r>
        <w:t>1 Context</w:t>
      </w:r>
    </w:p>
    <w:p w14:paraId="596F448D" w14:textId="77777777" w:rsidR="00E34220" w:rsidRDefault="00E34220" w:rsidP="00E34220"/>
    <w:p w14:paraId="1CA5B8CE" w14:textId="2A3F9583" w:rsidR="00D075CC" w:rsidRDefault="00E34220" w:rsidP="00E34220">
      <w:r>
        <w:t>Per tal de pode</w:t>
      </w:r>
      <w:r w:rsidR="00025292">
        <w:t xml:space="preserve">r estudiar </w:t>
      </w:r>
      <w:r>
        <w:t xml:space="preserve"> les trajectòries </w:t>
      </w:r>
      <w:r w:rsidR="00025292">
        <w:t xml:space="preserve">dels jugadors de </w:t>
      </w:r>
      <w:r w:rsidR="00373B99">
        <w:t>bàsquet</w:t>
      </w:r>
      <w:r w:rsidR="00025292">
        <w:t xml:space="preserve"> així com la composició de cada equip que participa a la Euroleague a la temporada 2020/21, </w:t>
      </w:r>
      <w:r w:rsidR="00373B99">
        <w:t>hem decidit</w:t>
      </w:r>
      <w:r w:rsidR="00025292">
        <w:t xml:space="preserve"> extreure la informació de la web oficial d’aquesta competició (</w:t>
      </w:r>
      <w:hyperlink r:id="rId5" w:history="1">
        <w:r w:rsidR="00025292" w:rsidRPr="00025292">
          <w:rPr>
            <w:rStyle w:val="Hipervnculo"/>
          </w:rPr>
          <w:t>https://www.euroleague.net/</w:t>
        </w:r>
      </w:hyperlink>
      <w:r w:rsidR="00025292">
        <w:t xml:space="preserve">). </w:t>
      </w:r>
      <w:r w:rsidR="00D075CC">
        <w:t xml:space="preserve"> Aquesta web proporciona </w:t>
      </w:r>
      <w:r w:rsidR="002B4BB7">
        <w:t>totes les estadístiques tant del jugadors, com dels equips així com del diferents partits jugats.</w:t>
      </w:r>
    </w:p>
    <w:p w14:paraId="1CAF79AD" w14:textId="21EC1EFB" w:rsidR="00E34220" w:rsidRDefault="00025292" w:rsidP="00E34220">
      <w:r>
        <w:t xml:space="preserve">Aquesta web no disposa d’una API ni es pot descarregar fitxers amb aquesta informació, </w:t>
      </w:r>
      <w:r w:rsidR="00373B99">
        <w:t>pel que per disposar de les dades de la màxima competició europea de bàsquet s’ha de recórrer a fer web scrapping.</w:t>
      </w:r>
    </w:p>
    <w:p w14:paraId="12DB963A" w14:textId="77777777" w:rsidR="00025292" w:rsidRPr="00E34220" w:rsidRDefault="00025292" w:rsidP="00E34220"/>
    <w:p w14:paraId="0D1EE147" w14:textId="77777777" w:rsidR="005D0D1F" w:rsidRDefault="005D0D1F" w:rsidP="005D0D1F">
      <w:pPr>
        <w:pStyle w:val="Ttulo3"/>
      </w:pPr>
      <w:r>
        <w:t>2 Títol del dataset</w:t>
      </w:r>
    </w:p>
    <w:p w14:paraId="74B508BA" w14:textId="77777777" w:rsidR="00594EC2" w:rsidRPr="00594EC2" w:rsidRDefault="00594EC2" w:rsidP="00594EC2"/>
    <w:p w14:paraId="601CC0A7" w14:textId="77777777" w:rsidR="00594EC2" w:rsidRDefault="00594EC2" w:rsidP="00AF1FC3">
      <w:r>
        <w:t>Es generen dos datasets diferents:</w:t>
      </w:r>
    </w:p>
    <w:p w14:paraId="4A17B4E3" w14:textId="77777777" w:rsidR="00594EC2" w:rsidRDefault="00594EC2" w:rsidP="00594EC2">
      <w:pPr>
        <w:pStyle w:val="Prrafodelista"/>
        <w:numPr>
          <w:ilvl w:val="0"/>
          <w:numId w:val="5"/>
        </w:numPr>
      </w:pPr>
      <w:r w:rsidRPr="00594EC2">
        <w:rPr>
          <w:b/>
        </w:rPr>
        <w:t>euroleaguePlayers_season</w:t>
      </w:r>
    </w:p>
    <w:p w14:paraId="0A8349BA" w14:textId="77777777" w:rsidR="00594EC2" w:rsidRDefault="00594EC2" w:rsidP="00594EC2">
      <w:pPr>
        <w:pStyle w:val="Prrafodelista"/>
        <w:numPr>
          <w:ilvl w:val="0"/>
          <w:numId w:val="5"/>
        </w:numPr>
      </w:pPr>
      <w:r>
        <w:rPr>
          <w:b/>
        </w:rPr>
        <w:t>euroleaguePlayers_average</w:t>
      </w:r>
    </w:p>
    <w:p w14:paraId="69B00F34" w14:textId="77777777" w:rsidR="00594EC2" w:rsidRPr="00AF1FC3" w:rsidRDefault="00594EC2" w:rsidP="00AF1FC3"/>
    <w:p w14:paraId="2244254B" w14:textId="77777777" w:rsidR="005D0D1F" w:rsidRDefault="005D0D1F" w:rsidP="005D0D1F">
      <w:pPr>
        <w:pStyle w:val="Ttulo3"/>
      </w:pPr>
      <w:r>
        <w:t>3 Descripció del dataset</w:t>
      </w:r>
    </w:p>
    <w:p w14:paraId="2B577B33" w14:textId="77777777" w:rsidR="00594EC2" w:rsidRDefault="00594EC2" w:rsidP="00594EC2"/>
    <w:p w14:paraId="561E1BE8" w14:textId="77777777" w:rsidR="00594EC2" w:rsidRDefault="00594EC2" w:rsidP="00594EC2">
      <w:r>
        <w:t>A ambdós datasets s’extreu  la informació de les estadístiques dels jugadors en actiu la temporada 2020/21 a l’Euroleague de Basket.</w:t>
      </w:r>
    </w:p>
    <w:p w14:paraId="5C217EF4" w14:textId="7E794C03" w:rsidR="00594EC2" w:rsidRPr="00594EC2" w:rsidRDefault="00594EC2" w:rsidP="00594EC2">
      <w:pPr>
        <w:pStyle w:val="Prrafodelista"/>
        <w:numPr>
          <w:ilvl w:val="0"/>
          <w:numId w:val="5"/>
        </w:numPr>
      </w:pPr>
      <w:r w:rsidRPr="00594EC2">
        <w:rPr>
          <w:b/>
        </w:rPr>
        <w:t>euroleaguePlayers_season</w:t>
      </w:r>
      <w:r>
        <w:t>:  S’extreu l</w:t>
      </w:r>
      <w:r w:rsidR="00373B99">
        <w:t>es estadístiques de cada temporada que ha participat en l’Euroleague cada jugador.</w:t>
      </w:r>
    </w:p>
    <w:p w14:paraId="0C103128" w14:textId="77777777" w:rsidR="00594EC2" w:rsidRDefault="00594EC2" w:rsidP="00594EC2">
      <w:pPr>
        <w:pStyle w:val="Prrafodelista"/>
      </w:pPr>
    </w:p>
    <w:p w14:paraId="643A8F31" w14:textId="05B22AAD" w:rsidR="00594EC2" w:rsidRDefault="00594EC2" w:rsidP="00594EC2">
      <w:pPr>
        <w:pStyle w:val="Prrafodelista"/>
        <w:numPr>
          <w:ilvl w:val="0"/>
          <w:numId w:val="5"/>
        </w:numPr>
      </w:pPr>
      <w:r>
        <w:rPr>
          <w:b/>
        </w:rPr>
        <w:t xml:space="preserve">euroleaguePlayers_average: </w:t>
      </w:r>
      <w:r>
        <w:t xml:space="preserve"> S’extreu les dades mitjanes</w:t>
      </w:r>
      <w:r w:rsidR="00164221">
        <w:t xml:space="preserve"> proporcionades</w:t>
      </w:r>
      <w:r>
        <w:t xml:space="preserve"> </w:t>
      </w:r>
      <w:r w:rsidR="00164221">
        <w:t>pe</w:t>
      </w:r>
      <w:r w:rsidR="00373B99">
        <w:t>r a cada jugador.</w:t>
      </w:r>
    </w:p>
    <w:p w14:paraId="0F6E17D5" w14:textId="526C7F03" w:rsidR="002B4BB7" w:rsidRDefault="005D0D1F" w:rsidP="00161877">
      <w:pPr>
        <w:pStyle w:val="Ttulo3"/>
      </w:pPr>
      <w:r>
        <w:lastRenderedPageBreak/>
        <w:t>4 Representació gràfica</w:t>
      </w:r>
    </w:p>
    <w:p w14:paraId="7E0819D6" w14:textId="420A9B2D" w:rsidR="00344628" w:rsidRDefault="00344628" w:rsidP="00161877">
      <w:pPr>
        <w:jc w:val="center"/>
      </w:pPr>
    </w:p>
    <w:p w14:paraId="0D94F271" w14:textId="6DADF88A" w:rsidR="00F41F15" w:rsidRDefault="00161877" w:rsidP="00161877">
      <w:pPr>
        <w:jc w:val="center"/>
      </w:pPr>
      <w:r>
        <w:rPr>
          <w:noProof/>
        </w:rPr>
        <w:drawing>
          <wp:inline distT="0" distB="0" distL="0" distR="0" wp14:anchorId="4624BC12" wp14:editId="306C33C3">
            <wp:extent cx="2690093" cy="2781541"/>
            <wp:effectExtent l="0" t="0" r="0" b="0"/>
            <wp:docPr id="4" name="Imagen 4" descr="Logotipo, nombre de la empres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Logotipo, nombre de la empresa&#10;&#10;Descripción generada automáticamente"/>
                    <pic:cNvPicPr/>
                  </pic:nvPicPr>
                  <pic:blipFill>
                    <a:blip r:embed="rId6">
                      <a:extLst>
                        <a:ext uri="{28A0092B-C50C-407E-A947-70E740481C1C}">
                          <a14:useLocalDpi xmlns:a14="http://schemas.microsoft.com/office/drawing/2010/main" val="0"/>
                        </a:ext>
                      </a:extLst>
                    </a:blip>
                    <a:stretch>
                      <a:fillRect/>
                    </a:stretch>
                  </pic:blipFill>
                  <pic:spPr>
                    <a:xfrm>
                      <a:off x="0" y="0"/>
                      <a:ext cx="2690093" cy="2781541"/>
                    </a:xfrm>
                    <a:prstGeom prst="rect">
                      <a:avLst/>
                    </a:prstGeom>
                  </pic:spPr>
                </pic:pic>
              </a:graphicData>
            </a:graphic>
          </wp:inline>
        </w:drawing>
      </w:r>
    </w:p>
    <w:p w14:paraId="1DABA416" w14:textId="039A374F" w:rsidR="00344628" w:rsidRDefault="00344628" w:rsidP="002B4BB7"/>
    <w:p w14:paraId="104909F5" w14:textId="77777777" w:rsidR="00344628" w:rsidRPr="002B4BB7" w:rsidRDefault="00344628" w:rsidP="002B4BB7"/>
    <w:p w14:paraId="26258509" w14:textId="77777777" w:rsidR="005D0D1F" w:rsidRDefault="005D0D1F" w:rsidP="005D0D1F">
      <w:pPr>
        <w:pStyle w:val="Ttulo3"/>
      </w:pPr>
      <w:r>
        <w:t>5 Contingut</w:t>
      </w:r>
    </w:p>
    <w:p w14:paraId="086D75A7" w14:textId="77777777" w:rsidR="003004EB" w:rsidRDefault="003004EB" w:rsidP="003004EB"/>
    <w:p w14:paraId="6A4730CD" w14:textId="1F433CCD" w:rsidR="003004EB" w:rsidRDefault="002F462F" w:rsidP="003004EB">
      <w:r>
        <w:t>Los datasets conté  la informació dels jugadors en actiu de la temporada actual i de les temporades anteriors jugades per cada jugador</w:t>
      </w:r>
      <w:r w:rsidR="00373B99">
        <w:t>. Les dades disponibles son de la temporada 01-02 fins a la 20-21.</w:t>
      </w:r>
      <w:r w:rsidR="00373B99">
        <w:tab/>
      </w:r>
      <w:r w:rsidR="00D10CDB">
        <w:t>.</w:t>
      </w:r>
      <w:r w:rsidR="00A03C5C">
        <w:t xml:space="preserve"> </w:t>
      </w:r>
    </w:p>
    <w:p w14:paraId="430D7F74" w14:textId="5C1C039C" w:rsidR="00A03C5C" w:rsidRPr="00373B99" w:rsidRDefault="00373B99" w:rsidP="003004EB">
      <w:r>
        <w:t xml:space="preserve">L’arxiu robots.txt permet l’ús de la gran majoria de rastrejadors excepte Sosopider, Yandex i Baiduspider. La resta </w:t>
      </w:r>
      <w:r>
        <w:rPr>
          <w:i/>
          <w:iCs/>
        </w:rPr>
        <w:t>spiders</w:t>
      </w:r>
      <w:r>
        <w:t xml:space="preserve"> han de tenir un </w:t>
      </w:r>
      <w:r>
        <w:rPr>
          <w:i/>
          <w:iCs/>
        </w:rPr>
        <w:t>delay</w:t>
      </w:r>
      <w:r>
        <w:t xml:space="preserve"> de 15 segons entre consulta i consulta.</w:t>
      </w:r>
    </w:p>
    <w:p w14:paraId="48281DF6" w14:textId="77777777" w:rsidR="00D10CDB" w:rsidRDefault="00A05470" w:rsidP="003004EB">
      <w:r>
        <w:t>El camps que contenen els respectius datasets són:</w:t>
      </w:r>
    </w:p>
    <w:p w14:paraId="46123903" w14:textId="77777777" w:rsidR="00A05470" w:rsidRPr="00A05470" w:rsidRDefault="00A05470" w:rsidP="00A05470">
      <w:pPr>
        <w:pStyle w:val="Prrafodelista"/>
        <w:numPr>
          <w:ilvl w:val="0"/>
          <w:numId w:val="6"/>
        </w:numPr>
      </w:pPr>
      <w:r w:rsidRPr="00594EC2">
        <w:rPr>
          <w:b/>
        </w:rPr>
        <w:t>euroleaguePlayers_season</w:t>
      </w:r>
    </w:p>
    <w:p w14:paraId="44220F57" w14:textId="77777777" w:rsidR="00A05470" w:rsidRPr="00A05470" w:rsidRDefault="00A05470" w:rsidP="00A05470">
      <w:pPr>
        <w:pStyle w:val="Prrafodelista"/>
        <w:numPr>
          <w:ilvl w:val="1"/>
          <w:numId w:val="6"/>
        </w:numPr>
      </w:pPr>
      <w:r>
        <w:rPr>
          <w:b/>
        </w:rPr>
        <w:t>Season:</w:t>
      </w:r>
      <w:r>
        <w:t xml:space="preserve">  Temporada </w:t>
      </w:r>
    </w:p>
    <w:p w14:paraId="69B361FB" w14:textId="5E912AEE" w:rsidR="00A05470" w:rsidRPr="00A05470" w:rsidRDefault="00A05470" w:rsidP="00A05470">
      <w:pPr>
        <w:pStyle w:val="Prrafodelista"/>
        <w:numPr>
          <w:ilvl w:val="1"/>
          <w:numId w:val="6"/>
        </w:numPr>
      </w:pPr>
      <w:r>
        <w:rPr>
          <w:b/>
        </w:rPr>
        <w:t xml:space="preserve">Team: </w:t>
      </w:r>
      <w:r>
        <w:t xml:space="preserve"> Equip</w:t>
      </w:r>
    </w:p>
    <w:p w14:paraId="21C2D12C" w14:textId="0228E76C" w:rsidR="00A05470" w:rsidRPr="00A05470" w:rsidRDefault="00A05470" w:rsidP="00A05470">
      <w:pPr>
        <w:pStyle w:val="Prrafodelista"/>
        <w:numPr>
          <w:ilvl w:val="1"/>
          <w:numId w:val="6"/>
        </w:numPr>
      </w:pPr>
      <w:r>
        <w:rPr>
          <w:b/>
        </w:rPr>
        <w:t>G:</w:t>
      </w:r>
      <w:r w:rsidR="00281D86">
        <w:rPr>
          <w:b/>
        </w:rPr>
        <w:t xml:space="preserve"> </w:t>
      </w:r>
      <w:r w:rsidR="00281D86">
        <w:t>Partits jugats</w:t>
      </w:r>
      <w:r w:rsidR="00373B99">
        <w:t>.</w:t>
      </w:r>
    </w:p>
    <w:p w14:paraId="49DF498B" w14:textId="7642D07B" w:rsidR="00A05470" w:rsidRPr="00A05470" w:rsidRDefault="00A05470" w:rsidP="00A05470">
      <w:pPr>
        <w:pStyle w:val="Prrafodelista"/>
        <w:numPr>
          <w:ilvl w:val="1"/>
          <w:numId w:val="6"/>
        </w:numPr>
      </w:pPr>
      <w:r>
        <w:rPr>
          <w:b/>
        </w:rPr>
        <w:t xml:space="preserve">Pts: </w:t>
      </w:r>
      <w:r w:rsidR="00281D86">
        <w:t>Punts anotats</w:t>
      </w:r>
      <w:r w:rsidR="00373B99">
        <w:t>.</w:t>
      </w:r>
    </w:p>
    <w:p w14:paraId="16153B0E" w14:textId="68AD8007" w:rsidR="00A05470" w:rsidRPr="00A05470" w:rsidRDefault="00A05470" w:rsidP="00A05470">
      <w:pPr>
        <w:pStyle w:val="Prrafodelista"/>
        <w:numPr>
          <w:ilvl w:val="1"/>
          <w:numId w:val="6"/>
        </w:numPr>
      </w:pPr>
      <w:r>
        <w:rPr>
          <w:b/>
        </w:rPr>
        <w:t xml:space="preserve">Avg: </w:t>
      </w:r>
      <w:r w:rsidR="00281D86">
        <w:rPr>
          <w:b/>
        </w:rPr>
        <w:t xml:space="preserve"> </w:t>
      </w:r>
      <w:r w:rsidR="00281D86">
        <w:t>Mitja</w:t>
      </w:r>
      <w:r w:rsidR="00373B99">
        <w:t>na</w:t>
      </w:r>
      <w:r w:rsidR="00281D86">
        <w:t xml:space="preserve"> de punts per partit</w:t>
      </w:r>
      <w:r w:rsidR="00373B99">
        <w:t>.</w:t>
      </w:r>
    </w:p>
    <w:p w14:paraId="47874E98" w14:textId="77777777" w:rsidR="00A05470" w:rsidRPr="00A05470" w:rsidRDefault="00A05470" w:rsidP="00A05470">
      <w:pPr>
        <w:pStyle w:val="Prrafodelista"/>
        <w:numPr>
          <w:ilvl w:val="1"/>
          <w:numId w:val="6"/>
        </w:numPr>
      </w:pPr>
      <w:r>
        <w:rPr>
          <w:b/>
        </w:rPr>
        <w:t>2FG:</w:t>
      </w:r>
      <w:r w:rsidR="00281D86">
        <w:rPr>
          <w:b/>
        </w:rPr>
        <w:t xml:space="preserve"> </w:t>
      </w:r>
      <w:r w:rsidR="00281D86">
        <w:t>Tirs de 2 punts en format “encerts/llançaments”</w:t>
      </w:r>
    </w:p>
    <w:p w14:paraId="2CDEF423" w14:textId="77777777" w:rsidR="00A05470" w:rsidRPr="00A05470" w:rsidRDefault="00A05470" w:rsidP="00A05470">
      <w:pPr>
        <w:pStyle w:val="Prrafodelista"/>
        <w:numPr>
          <w:ilvl w:val="1"/>
          <w:numId w:val="6"/>
        </w:numPr>
      </w:pPr>
      <w:r>
        <w:rPr>
          <w:b/>
        </w:rPr>
        <w:t>2FG_%:</w:t>
      </w:r>
      <w:r w:rsidR="00281D86">
        <w:rPr>
          <w:b/>
        </w:rPr>
        <w:t xml:space="preserve"> </w:t>
      </w:r>
      <w:r w:rsidR="00281D86">
        <w:t>Percentatge de tirs de 2 punts anotats</w:t>
      </w:r>
    </w:p>
    <w:p w14:paraId="0048B12B" w14:textId="77777777" w:rsidR="00A05470" w:rsidRPr="00A05470" w:rsidRDefault="00A05470" w:rsidP="00A05470">
      <w:pPr>
        <w:pStyle w:val="Prrafodelista"/>
        <w:numPr>
          <w:ilvl w:val="1"/>
          <w:numId w:val="6"/>
        </w:numPr>
      </w:pPr>
      <w:r>
        <w:rPr>
          <w:b/>
        </w:rPr>
        <w:t>3FG:</w:t>
      </w:r>
      <w:r w:rsidR="00281D86" w:rsidRPr="00281D86">
        <w:t xml:space="preserve"> </w:t>
      </w:r>
      <w:r w:rsidR="00281D86">
        <w:t>Tirs de 3 punts en format “encerts/llançaments”</w:t>
      </w:r>
    </w:p>
    <w:p w14:paraId="7FC178E9" w14:textId="77777777" w:rsidR="00A05470" w:rsidRPr="00A05470" w:rsidRDefault="00A05470" w:rsidP="00A05470">
      <w:pPr>
        <w:pStyle w:val="Prrafodelista"/>
        <w:numPr>
          <w:ilvl w:val="1"/>
          <w:numId w:val="6"/>
        </w:numPr>
      </w:pPr>
      <w:r>
        <w:rPr>
          <w:b/>
        </w:rPr>
        <w:t>3FG_%:</w:t>
      </w:r>
      <w:r w:rsidR="00281D86">
        <w:rPr>
          <w:b/>
        </w:rPr>
        <w:t xml:space="preserve"> </w:t>
      </w:r>
      <w:r w:rsidR="00281D86">
        <w:t>Percentatge de tirs de 3 punts anotats</w:t>
      </w:r>
    </w:p>
    <w:p w14:paraId="3C488EFD" w14:textId="77777777" w:rsidR="00A05470" w:rsidRPr="00A05470" w:rsidRDefault="00A05470" w:rsidP="00A05470">
      <w:pPr>
        <w:pStyle w:val="Prrafodelista"/>
        <w:numPr>
          <w:ilvl w:val="1"/>
          <w:numId w:val="6"/>
        </w:numPr>
      </w:pPr>
      <w:r>
        <w:rPr>
          <w:b/>
        </w:rPr>
        <w:t>FT:</w:t>
      </w:r>
      <w:r w:rsidR="00281D86">
        <w:rPr>
          <w:b/>
        </w:rPr>
        <w:t xml:space="preserve"> </w:t>
      </w:r>
      <w:r w:rsidR="00281D86">
        <w:t>Tirs lliures en format “encerts/llançaments”</w:t>
      </w:r>
    </w:p>
    <w:p w14:paraId="46A24A04" w14:textId="77777777" w:rsidR="00A05470" w:rsidRPr="00A05470" w:rsidRDefault="00A05470" w:rsidP="00A05470">
      <w:pPr>
        <w:pStyle w:val="Prrafodelista"/>
        <w:numPr>
          <w:ilvl w:val="1"/>
          <w:numId w:val="6"/>
        </w:numPr>
      </w:pPr>
      <w:r w:rsidRPr="00281D86">
        <w:rPr>
          <w:b/>
        </w:rPr>
        <w:t>FT_%</w:t>
      </w:r>
      <w:r w:rsidR="00281D86" w:rsidRPr="00281D86">
        <w:rPr>
          <w:b/>
        </w:rPr>
        <w:t xml:space="preserve">: </w:t>
      </w:r>
      <w:r w:rsidR="00281D86">
        <w:t>Percentatge de tirs lliures anotats</w:t>
      </w:r>
    </w:p>
    <w:p w14:paraId="5AFE4794" w14:textId="76F39ED2" w:rsidR="00A05470" w:rsidRPr="00A05470" w:rsidRDefault="00A05470" w:rsidP="00A05470">
      <w:pPr>
        <w:pStyle w:val="Prrafodelista"/>
        <w:numPr>
          <w:ilvl w:val="1"/>
          <w:numId w:val="6"/>
        </w:numPr>
      </w:pPr>
      <w:r>
        <w:rPr>
          <w:b/>
        </w:rPr>
        <w:t>Reb:</w:t>
      </w:r>
      <w:r w:rsidR="00281D86">
        <w:rPr>
          <w:b/>
        </w:rPr>
        <w:t xml:space="preserve"> </w:t>
      </w:r>
      <w:r w:rsidR="00373B99">
        <w:t>Rebots totals per temporada</w:t>
      </w:r>
    </w:p>
    <w:p w14:paraId="680CE795" w14:textId="041BB9B8" w:rsidR="00A05470" w:rsidRPr="00A05470" w:rsidRDefault="00A05470" w:rsidP="00A05470">
      <w:pPr>
        <w:pStyle w:val="Prrafodelista"/>
        <w:numPr>
          <w:ilvl w:val="1"/>
          <w:numId w:val="6"/>
        </w:numPr>
      </w:pPr>
      <w:r>
        <w:rPr>
          <w:b/>
        </w:rPr>
        <w:t>St:</w:t>
      </w:r>
      <w:r w:rsidR="00281D86">
        <w:rPr>
          <w:b/>
        </w:rPr>
        <w:t xml:space="preserve"> </w:t>
      </w:r>
      <w:r w:rsidR="00373B99">
        <w:t>Robatoris totals per temporada (steals)</w:t>
      </w:r>
    </w:p>
    <w:p w14:paraId="521D31C5" w14:textId="00678E48" w:rsidR="00A05470" w:rsidRPr="00A05470" w:rsidRDefault="00A05470" w:rsidP="00A05470">
      <w:pPr>
        <w:pStyle w:val="Prrafodelista"/>
        <w:numPr>
          <w:ilvl w:val="1"/>
          <w:numId w:val="6"/>
        </w:numPr>
      </w:pPr>
      <w:r>
        <w:rPr>
          <w:b/>
        </w:rPr>
        <w:lastRenderedPageBreak/>
        <w:t>As:</w:t>
      </w:r>
      <w:r w:rsidR="00281D86">
        <w:rPr>
          <w:b/>
        </w:rPr>
        <w:t xml:space="preserve"> </w:t>
      </w:r>
      <w:r w:rsidR="00373B99">
        <w:t>Assistències totals per temporada</w:t>
      </w:r>
    </w:p>
    <w:p w14:paraId="450B28F5" w14:textId="668F7484" w:rsidR="00A05470" w:rsidRPr="00A05470" w:rsidRDefault="00A05470" w:rsidP="00A05470">
      <w:pPr>
        <w:pStyle w:val="Prrafodelista"/>
        <w:numPr>
          <w:ilvl w:val="1"/>
          <w:numId w:val="6"/>
        </w:numPr>
      </w:pPr>
      <w:r>
        <w:rPr>
          <w:b/>
        </w:rPr>
        <w:t>Bl:</w:t>
      </w:r>
      <w:r w:rsidR="00281D86">
        <w:rPr>
          <w:b/>
        </w:rPr>
        <w:t xml:space="preserve"> </w:t>
      </w:r>
      <w:r w:rsidR="00373B99">
        <w:t>Taps totals per temporada</w:t>
      </w:r>
    </w:p>
    <w:p w14:paraId="582F2967" w14:textId="4FAB52F1" w:rsidR="00A05470" w:rsidRDefault="004D46C6" w:rsidP="00A05470">
      <w:pPr>
        <w:pStyle w:val="Prrafodelista"/>
        <w:numPr>
          <w:ilvl w:val="1"/>
          <w:numId w:val="6"/>
        </w:numPr>
      </w:pPr>
      <w:r>
        <w:rPr>
          <w:b/>
        </w:rPr>
        <w:t>Full_name</w:t>
      </w:r>
      <w:r w:rsidR="00A05470">
        <w:rPr>
          <w:b/>
        </w:rPr>
        <w:t xml:space="preserve">: </w:t>
      </w:r>
      <w:r w:rsidR="00A05470">
        <w:t>Nom complet del jugador en format “Cognom, Nom”</w:t>
      </w:r>
    </w:p>
    <w:p w14:paraId="24542B90" w14:textId="77777777" w:rsidR="004C75A9" w:rsidRDefault="004C75A9" w:rsidP="004C75A9">
      <w:pPr>
        <w:pStyle w:val="Prrafodelista"/>
        <w:ind w:left="1440"/>
      </w:pPr>
    </w:p>
    <w:p w14:paraId="4C17F04E" w14:textId="77777777" w:rsidR="002A2780" w:rsidRPr="002A2780" w:rsidRDefault="002A2780" w:rsidP="002A2780">
      <w:pPr>
        <w:pStyle w:val="Prrafodelista"/>
        <w:numPr>
          <w:ilvl w:val="0"/>
          <w:numId w:val="6"/>
        </w:numPr>
      </w:pPr>
      <w:r>
        <w:rPr>
          <w:b/>
        </w:rPr>
        <w:t>euroleaguePlayers_average</w:t>
      </w:r>
      <w:r w:rsidR="004C75A9">
        <w:rPr>
          <w:b/>
        </w:rPr>
        <w:t xml:space="preserve"> </w:t>
      </w:r>
      <w:r w:rsidR="004C75A9">
        <w:t>(s’omet la descripció de les variables comunes als dos datasets)</w:t>
      </w:r>
    </w:p>
    <w:p w14:paraId="4D6AB4A1" w14:textId="520CD583" w:rsidR="002A2780" w:rsidRPr="002A2780" w:rsidRDefault="004D46C6" w:rsidP="002A2780">
      <w:pPr>
        <w:pStyle w:val="Prrafodelista"/>
        <w:numPr>
          <w:ilvl w:val="1"/>
          <w:numId w:val="6"/>
        </w:numPr>
      </w:pPr>
      <w:r>
        <w:rPr>
          <w:b/>
        </w:rPr>
        <w:t>Full_name</w:t>
      </w:r>
    </w:p>
    <w:p w14:paraId="11A06B98" w14:textId="171040FB" w:rsidR="002A2780" w:rsidRDefault="004D46C6" w:rsidP="002A2780">
      <w:pPr>
        <w:pStyle w:val="Prrafodelista"/>
        <w:numPr>
          <w:ilvl w:val="1"/>
          <w:numId w:val="6"/>
        </w:numPr>
      </w:pPr>
      <w:r>
        <w:rPr>
          <w:b/>
        </w:rPr>
        <w:t>Surname</w:t>
      </w:r>
      <w:r w:rsidR="002A2780">
        <w:rPr>
          <w:b/>
        </w:rPr>
        <w:t xml:space="preserve">: </w:t>
      </w:r>
      <w:r w:rsidR="002A2780">
        <w:t xml:space="preserve"> Cognom del jugador</w:t>
      </w:r>
    </w:p>
    <w:p w14:paraId="524C574C" w14:textId="00EF9E97" w:rsidR="002A2780" w:rsidRDefault="002A2780" w:rsidP="002A2780">
      <w:pPr>
        <w:pStyle w:val="Prrafodelista"/>
        <w:numPr>
          <w:ilvl w:val="1"/>
          <w:numId w:val="6"/>
        </w:numPr>
      </w:pPr>
      <w:r>
        <w:rPr>
          <w:b/>
        </w:rPr>
        <w:t>N</w:t>
      </w:r>
      <w:r w:rsidR="004D46C6">
        <w:rPr>
          <w:b/>
        </w:rPr>
        <w:t>ame</w:t>
      </w:r>
      <w:r>
        <w:rPr>
          <w:b/>
        </w:rPr>
        <w:t>:</w:t>
      </w:r>
      <w:r>
        <w:t xml:space="preserve"> </w:t>
      </w:r>
      <w:r>
        <w:rPr>
          <w:b/>
        </w:rPr>
        <w:t xml:space="preserve"> </w:t>
      </w:r>
      <w:r>
        <w:t>Nom del jugador</w:t>
      </w:r>
    </w:p>
    <w:p w14:paraId="55BDD779" w14:textId="77777777" w:rsidR="002A2780" w:rsidRDefault="002A2780" w:rsidP="002A2780">
      <w:pPr>
        <w:pStyle w:val="Prrafodelista"/>
        <w:numPr>
          <w:ilvl w:val="1"/>
          <w:numId w:val="6"/>
        </w:numPr>
      </w:pPr>
      <w:r>
        <w:rPr>
          <w:b/>
        </w:rPr>
        <w:t>Club:</w:t>
      </w:r>
      <w:r>
        <w:t xml:space="preserve"> Equip on juga la tempor</w:t>
      </w:r>
      <w:r w:rsidR="00A44150">
        <w:t>ad</w:t>
      </w:r>
      <w:r>
        <w:t>a actual</w:t>
      </w:r>
    </w:p>
    <w:p w14:paraId="6F002721" w14:textId="77777777" w:rsidR="002A2780" w:rsidRDefault="00A44150" w:rsidP="002A2780">
      <w:pPr>
        <w:pStyle w:val="Prrafodelista"/>
        <w:numPr>
          <w:ilvl w:val="1"/>
          <w:numId w:val="6"/>
        </w:numPr>
      </w:pPr>
      <w:r>
        <w:rPr>
          <w:b/>
        </w:rPr>
        <w:t xml:space="preserve">Dorsal: </w:t>
      </w:r>
      <w:r>
        <w:t>Número que porta el jugador</w:t>
      </w:r>
    </w:p>
    <w:p w14:paraId="73EA0596" w14:textId="77777777" w:rsidR="00A44150" w:rsidRDefault="00A44150" w:rsidP="002A2780">
      <w:pPr>
        <w:pStyle w:val="Prrafodelista"/>
        <w:numPr>
          <w:ilvl w:val="1"/>
          <w:numId w:val="6"/>
        </w:numPr>
      </w:pPr>
      <w:r>
        <w:rPr>
          <w:b/>
        </w:rPr>
        <w:t>Position:</w:t>
      </w:r>
      <w:r w:rsidRPr="00A44150">
        <w:rPr>
          <w:b/>
        </w:rPr>
        <w:t xml:space="preserve"> </w:t>
      </w:r>
      <w:r>
        <w:t xml:space="preserve"> Posició que ocupa sent [“Guard”, Center”,”Forward”]</w:t>
      </w:r>
    </w:p>
    <w:p w14:paraId="73E53B35" w14:textId="77777777" w:rsidR="001504C6" w:rsidRDefault="001504C6" w:rsidP="002A2780">
      <w:pPr>
        <w:pStyle w:val="Prrafodelista"/>
        <w:numPr>
          <w:ilvl w:val="1"/>
          <w:numId w:val="6"/>
        </w:numPr>
      </w:pPr>
      <w:r>
        <w:rPr>
          <w:b/>
        </w:rPr>
        <w:t xml:space="preserve">Height: </w:t>
      </w:r>
      <w:r>
        <w:t>Altura en metres</w:t>
      </w:r>
    </w:p>
    <w:p w14:paraId="3C1D59DD" w14:textId="77777777" w:rsidR="001504C6" w:rsidRDefault="001504C6" w:rsidP="002A2780">
      <w:pPr>
        <w:pStyle w:val="Prrafodelista"/>
        <w:numPr>
          <w:ilvl w:val="1"/>
          <w:numId w:val="6"/>
        </w:numPr>
      </w:pPr>
      <w:r>
        <w:rPr>
          <w:b/>
        </w:rPr>
        <w:t>Born:</w:t>
      </w:r>
      <w:r>
        <w:t xml:space="preserve"> Data de naixement en format “dd Month, Year”</w:t>
      </w:r>
    </w:p>
    <w:p w14:paraId="4D0D45A2" w14:textId="77777777" w:rsidR="001504C6" w:rsidRDefault="001504C6" w:rsidP="002A2780">
      <w:pPr>
        <w:pStyle w:val="Prrafodelista"/>
        <w:numPr>
          <w:ilvl w:val="1"/>
          <w:numId w:val="6"/>
        </w:numPr>
      </w:pPr>
      <w:r>
        <w:rPr>
          <w:b/>
        </w:rPr>
        <w:t xml:space="preserve">Nationality: </w:t>
      </w:r>
      <w:r>
        <w:t>Nacionalidad</w:t>
      </w:r>
    </w:p>
    <w:p w14:paraId="1135233C" w14:textId="77777777" w:rsidR="001504C6" w:rsidRPr="00A05470" w:rsidRDefault="001504C6" w:rsidP="001504C6">
      <w:pPr>
        <w:pStyle w:val="Prrafodelista"/>
        <w:numPr>
          <w:ilvl w:val="1"/>
          <w:numId w:val="6"/>
        </w:numPr>
      </w:pPr>
      <w:r>
        <w:rPr>
          <w:b/>
        </w:rPr>
        <w:t>G</w:t>
      </w:r>
    </w:p>
    <w:p w14:paraId="3E955DEF" w14:textId="77777777" w:rsidR="001504C6" w:rsidRPr="00A05470" w:rsidRDefault="001504C6" w:rsidP="001504C6">
      <w:pPr>
        <w:pStyle w:val="Prrafodelista"/>
        <w:numPr>
          <w:ilvl w:val="1"/>
          <w:numId w:val="6"/>
        </w:numPr>
      </w:pPr>
      <w:r>
        <w:rPr>
          <w:b/>
        </w:rPr>
        <w:t>Pts</w:t>
      </w:r>
    </w:p>
    <w:p w14:paraId="034168F4" w14:textId="77777777" w:rsidR="001504C6" w:rsidRPr="00A05470" w:rsidRDefault="001504C6" w:rsidP="001504C6">
      <w:pPr>
        <w:pStyle w:val="Prrafodelista"/>
        <w:numPr>
          <w:ilvl w:val="1"/>
          <w:numId w:val="6"/>
        </w:numPr>
      </w:pPr>
      <w:r>
        <w:rPr>
          <w:b/>
        </w:rPr>
        <w:t>Avg</w:t>
      </w:r>
    </w:p>
    <w:p w14:paraId="7F6404EB" w14:textId="77777777" w:rsidR="001504C6" w:rsidRPr="00A05470" w:rsidRDefault="001504C6" w:rsidP="001504C6">
      <w:pPr>
        <w:pStyle w:val="Prrafodelista"/>
        <w:numPr>
          <w:ilvl w:val="1"/>
          <w:numId w:val="6"/>
        </w:numPr>
      </w:pPr>
      <w:r>
        <w:rPr>
          <w:b/>
        </w:rPr>
        <w:t>2FG</w:t>
      </w:r>
    </w:p>
    <w:p w14:paraId="3B1DB8FD" w14:textId="77777777" w:rsidR="001504C6" w:rsidRPr="00A05470" w:rsidRDefault="001504C6" w:rsidP="001504C6">
      <w:pPr>
        <w:pStyle w:val="Prrafodelista"/>
        <w:numPr>
          <w:ilvl w:val="1"/>
          <w:numId w:val="6"/>
        </w:numPr>
      </w:pPr>
      <w:r>
        <w:rPr>
          <w:b/>
        </w:rPr>
        <w:t>2FG_%</w:t>
      </w:r>
    </w:p>
    <w:p w14:paraId="7E4E9800" w14:textId="77777777" w:rsidR="001504C6" w:rsidRPr="00A05470" w:rsidRDefault="001504C6" w:rsidP="001504C6">
      <w:pPr>
        <w:pStyle w:val="Prrafodelista"/>
        <w:numPr>
          <w:ilvl w:val="1"/>
          <w:numId w:val="6"/>
        </w:numPr>
      </w:pPr>
      <w:r>
        <w:rPr>
          <w:b/>
        </w:rPr>
        <w:t>3FG</w:t>
      </w:r>
    </w:p>
    <w:p w14:paraId="282A2CE4" w14:textId="77777777" w:rsidR="001504C6" w:rsidRPr="00A05470" w:rsidRDefault="001504C6" w:rsidP="001504C6">
      <w:pPr>
        <w:pStyle w:val="Prrafodelista"/>
        <w:numPr>
          <w:ilvl w:val="1"/>
          <w:numId w:val="6"/>
        </w:numPr>
      </w:pPr>
      <w:r>
        <w:rPr>
          <w:b/>
        </w:rPr>
        <w:t>3FG_%</w:t>
      </w:r>
    </w:p>
    <w:p w14:paraId="7508E816" w14:textId="77777777" w:rsidR="001504C6" w:rsidRPr="00A05470" w:rsidRDefault="001504C6" w:rsidP="001504C6">
      <w:pPr>
        <w:pStyle w:val="Prrafodelista"/>
        <w:numPr>
          <w:ilvl w:val="1"/>
          <w:numId w:val="6"/>
        </w:numPr>
      </w:pPr>
      <w:r>
        <w:rPr>
          <w:b/>
        </w:rPr>
        <w:t>FT</w:t>
      </w:r>
    </w:p>
    <w:p w14:paraId="71BC9C36" w14:textId="77777777" w:rsidR="001504C6" w:rsidRPr="00A05470" w:rsidRDefault="001504C6" w:rsidP="001504C6">
      <w:pPr>
        <w:pStyle w:val="Prrafodelista"/>
        <w:numPr>
          <w:ilvl w:val="1"/>
          <w:numId w:val="6"/>
        </w:numPr>
      </w:pPr>
      <w:r>
        <w:rPr>
          <w:b/>
        </w:rPr>
        <w:t>FT_%</w:t>
      </w:r>
    </w:p>
    <w:p w14:paraId="2E50F906" w14:textId="73E70D69" w:rsidR="00373B99" w:rsidRPr="00A05470" w:rsidRDefault="001504C6" w:rsidP="00373B99">
      <w:pPr>
        <w:pStyle w:val="Prrafodelista"/>
        <w:numPr>
          <w:ilvl w:val="1"/>
          <w:numId w:val="6"/>
        </w:numPr>
      </w:pPr>
      <w:r>
        <w:rPr>
          <w:b/>
        </w:rPr>
        <w:t>Reb</w:t>
      </w:r>
      <w:r w:rsidR="00373B99">
        <w:rPr>
          <w:b/>
        </w:rPr>
        <w:t xml:space="preserve"> </w:t>
      </w:r>
      <w:r w:rsidR="00373B99">
        <w:rPr>
          <w:bCs/>
        </w:rPr>
        <w:t xml:space="preserve">Mitjana de rebots per partit de </w:t>
      </w:r>
      <w:r w:rsidR="00A52FF6">
        <w:rPr>
          <w:bCs/>
        </w:rPr>
        <w:t>totes les temporades</w:t>
      </w:r>
      <w:r w:rsidR="00373B99">
        <w:rPr>
          <w:bCs/>
        </w:rPr>
        <w:t>.</w:t>
      </w:r>
    </w:p>
    <w:p w14:paraId="7F0FD43F" w14:textId="0A41E313" w:rsidR="001504C6" w:rsidRPr="00A05470" w:rsidRDefault="001504C6" w:rsidP="001504C6">
      <w:pPr>
        <w:pStyle w:val="Prrafodelista"/>
        <w:numPr>
          <w:ilvl w:val="1"/>
          <w:numId w:val="6"/>
        </w:numPr>
      </w:pPr>
      <w:r>
        <w:rPr>
          <w:b/>
        </w:rPr>
        <w:t>St</w:t>
      </w:r>
      <w:r w:rsidR="00373B99">
        <w:rPr>
          <w:b/>
        </w:rPr>
        <w:t xml:space="preserve"> </w:t>
      </w:r>
      <w:r w:rsidR="00373B99">
        <w:rPr>
          <w:bCs/>
        </w:rPr>
        <w:t xml:space="preserve">Mitjana de robatoris per partit de </w:t>
      </w:r>
      <w:r w:rsidR="00A52FF6">
        <w:rPr>
          <w:bCs/>
        </w:rPr>
        <w:t>totes les temporades.</w:t>
      </w:r>
    </w:p>
    <w:p w14:paraId="1D4E6A01" w14:textId="1CB100D5" w:rsidR="001504C6" w:rsidRPr="00A05470" w:rsidRDefault="001504C6" w:rsidP="001504C6">
      <w:pPr>
        <w:pStyle w:val="Prrafodelista"/>
        <w:numPr>
          <w:ilvl w:val="1"/>
          <w:numId w:val="6"/>
        </w:numPr>
      </w:pPr>
      <w:r>
        <w:rPr>
          <w:b/>
        </w:rPr>
        <w:t>As</w:t>
      </w:r>
      <w:r w:rsidR="00373B99">
        <w:rPr>
          <w:b/>
        </w:rPr>
        <w:t xml:space="preserve"> </w:t>
      </w:r>
      <w:r w:rsidR="00373B99">
        <w:rPr>
          <w:bCs/>
        </w:rPr>
        <w:t xml:space="preserve">Mitjana d’assistències per partit </w:t>
      </w:r>
      <w:r w:rsidR="00A52FF6">
        <w:rPr>
          <w:bCs/>
        </w:rPr>
        <w:t>de totes les temporades.</w:t>
      </w:r>
    </w:p>
    <w:p w14:paraId="6445583E" w14:textId="41DE5A7A" w:rsidR="001504C6" w:rsidRPr="00A05470" w:rsidRDefault="001504C6" w:rsidP="001504C6">
      <w:pPr>
        <w:pStyle w:val="Prrafodelista"/>
        <w:numPr>
          <w:ilvl w:val="1"/>
          <w:numId w:val="6"/>
        </w:numPr>
      </w:pPr>
      <w:r>
        <w:rPr>
          <w:b/>
        </w:rPr>
        <w:t>Bl</w:t>
      </w:r>
      <w:r w:rsidR="00A52FF6">
        <w:rPr>
          <w:b/>
        </w:rPr>
        <w:t xml:space="preserve"> </w:t>
      </w:r>
      <w:r w:rsidR="00A52FF6">
        <w:rPr>
          <w:bCs/>
        </w:rPr>
        <w:t>Mitjana de taps per partit de totes les temporades.</w:t>
      </w:r>
    </w:p>
    <w:p w14:paraId="53571EFC" w14:textId="77777777" w:rsidR="003004EB" w:rsidRPr="003004EB" w:rsidRDefault="003004EB" w:rsidP="003004EB"/>
    <w:p w14:paraId="504C88EE" w14:textId="079BB505" w:rsidR="005D0D1F" w:rsidRDefault="005D0D1F" w:rsidP="005D0D1F">
      <w:pPr>
        <w:pStyle w:val="Ttulo3"/>
      </w:pPr>
      <w:r>
        <w:t>6 Agraïments</w:t>
      </w:r>
    </w:p>
    <w:p w14:paraId="7B7C260D" w14:textId="64CCCB7D" w:rsidR="00C36B93" w:rsidRDefault="00C36B93" w:rsidP="00C36B93"/>
    <w:p w14:paraId="1FA76389" w14:textId="5991FB28" w:rsidR="00C36B93" w:rsidRDefault="00A555F3" w:rsidP="00C36B93">
      <w:r>
        <w:t>Agrair</w:t>
      </w:r>
      <w:r w:rsidR="00C36B93">
        <w:t xml:space="preserve"> la informació </w:t>
      </w:r>
      <w:r>
        <w:t>al propietari de les dades, el propietari del domini ‘EUROLEAGUE.NET’ , l’organització ‘Euroleague Properties S.A’ amb seu a  Luxemburg.</w:t>
      </w:r>
    </w:p>
    <w:p w14:paraId="505D1C6D" w14:textId="23E8D80B" w:rsidR="00106041" w:rsidRDefault="00B63D07" w:rsidP="00C36B93">
      <w:r>
        <w:t>Altres estudis utilitzant les dades de la web és:</w:t>
      </w:r>
    </w:p>
    <w:p w14:paraId="568EBF9D" w14:textId="5D58B5C8" w:rsidR="00DD543E" w:rsidRDefault="00DD543E" w:rsidP="00DD543E">
      <w:pPr>
        <w:pStyle w:val="Bibliografa"/>
        <w:numPr>
          <w:ilvl w:val="0"/>
          <w:numId w:val="7"/>
        </w:numPr>
        <w:rPr>
          <w:rFonts w:ascii="Calibri" w:hAnsi="Calibri" w:cs="Calibri"/>
        </w:rPr>
      </w:pPr>
      <w:r w:rsidRPr="00DD543E">
        <w:rPr>
          <w:rFonts w:ascii="Calibri" w:hAnsi="Calibri" w:cs="Calibri"/>
        </w:rPr>
        <w:t xml:space="preserve">Vinué, Guillermo. “A Web Application for Interactive Visualization of European Basketball Data.” </w:t>
      </w:r>
      <w:r w:rsidRPr="00DD543E">
        <w:rPr>
          <w:rFonts w:ascii="Calibri" w:hAnsi="Calibri" w:cs="Calibri"/>
          <w:i/>
          <w:iCs/>
        </w:rPr>
        <w:t>Big Data</w:t>
      </w:r>
      <w:r w:rsidRPr="00DD543E">
        <w:rPr>
          <w:rFonts w:ascii="Calibri" w:hAnsi="Calibri" w:cs="Calibri"/>
        </w:rPr>
        <w:t xml:space="preserve">, vol. 8, no. 1, Jan. 2020, pp. 70–86. </w:t>
      </w:r>
      <w:r w:rsidRPr="00DD543E">
        <w:rPr>
          <w:rFonts w:ascii="Calibri" w:hAnsi="Calibri" w:cs="Calibri"/>
          <w:i/>
          <w:iCs/>
        </w:rPr>
        <w:t>liebertpub.com (Atypon)</w:t>
      </w:r>
      <w:r w:rsidRPr="00DD543E">
        <w:rPr>
          <w:rFonts w:ascii="Calibri" w:hAnsi="Calibri" w:cs="Calibri"/>
        </w:rPr>
        <w:t>, doi:10.1089/big.2018.0124.</w:t>
      </w:r>
    </w:p>
    <w:p w14:paraId="2F42A0D5" w14:textId="77777777" w:rsidR="00947556" w:rsidRPr="00947556" w:rsidRDefault="00947556" w:rsidP="00947556"/>
    <w:p w14:paraId="1DF2F9E3" w14:textId="77777777" w:rsidR="00DD543E" w:rsidRPr="00DD543E" w:rsidRDefault="00DD543E" w:rsidP="00DD543E">
      <w:pPr>
        <w:pStyle w:val="Bibliografa"/>
        <w:numPr>
          <w:ilvl w:val="0"/>
          <w:numId w:val="7"/>
        </w:numPr>
        <w:rPr>
          <w:rFonts w:ascii="Calibri" w:hAnsi="Calibri" w:cs="Calibri"/>
        </w:rPr>
      </w:pPr>
      <w:r>
        <w:lastRenderedPageBreak/>
        <w:fldChar w:fldCharType="begin"/>
      </w:r>
      <w:r>
        <w:instrText xml:space="preserve"> ADDIN ZOTERO_BIBL {"uncited":[],"omitted":[],"custom":[]} CSL_BIBLIOGRAPHY </w:instrText>
      </w:r>
      <w:r>
        <w:fldChar w:fldCharType="separate"/>
      </w:r>
      <w:r w:rsidRPr="00DD543E">
        <w:rPr>
          <w:rFonts w:ascii="Calibri" w:hAnsi="Calibri" w:cs="Calibri"/>
        </w:rPr>
        <w:t xml:space="preserve">Horvat, Tomislav, et al. “Prediction of Euroleague Games Based on Supervised Classification Algorithm K-Nearest Neighbours:” </w:t>
      </w:r>
      <w:r w:rsidRPr="00DD543E">
        <w:rPr>
          <w:rFonts w:ascii="Calibri" w:hAnsi="Calibri" w:cs="Calibri"/>
          <w:i/>
          <w:iCs/>
        </w:rPr>
        <w:t>Proceedings of the 6th International Congress on Sport Sciences Research and Technology Support</w:t>
      </w:r>
      <w:r w:rsidRPr="00DD543E">
        <w:rPr>
          <w:rFonts w:ascii="Calibri" w:hAnsi="Calibri" w:cs="Calibri"/>
        </w:rPr>
        <w:t xml:space="preserve">, SCITEPRESS - Science and Technology Publications, 2018, pp. 203–07. </w:t>
      </w:r>
      <w:r w:rsidRPr="00DD543E">
        <w:rPr>
          <w:rFonts w:ascii="Calibri" w:hAnsi="Calibri" w:cs="Calibri"/>
          <w:i/>
          <w:iCs/>
        </w:rPr>
        <w:t>DOI.org (Crossref)</w:t>
      </w:r>
      <w:r w:rsidRPr="00DD543E">
        <w:rPr>
          <w:rFonts w:ascii="Calibri" w:hAnsi="Calibri" w:cs="Calibri"/>
        </w:rPr>
        <w:t>, doi:10.5220/0006893502030207.</w:t>
      </w:r>
    </w:p>
    <w:p w14:paraId="037BB4BE" w14:textId="16BA2D8E" w:rsidR="00106041" w:rsidRDefault="00DD543E" w:rsidP="00DD543E">
      <w:r>
        <w:fldChar w:fldCharType="end"/>
      </w:r>
    </w:p>
    <w:p w14:paraId="7CEC8A79" w14:textId="00E35A84" w:rsidR="00A555F3" w:rsidRDefault="00A555F3" w:rsidP="00C36B93"/>
    <w:p w14:paraId="517D6495" w14:textId="52888244" w:rsidR="0048032C" w:rsidRDefault="0048032C" w:rsidP="00C36B93"/>
    <w:p w14:paraId="59FA583F" w14:textId="77777777" w:rsidR="0048032C" w:rsidRPr="00C36B93" w:rsidRDefault="0048032C" w:rsidP="00C36B93"/>
    <w:p w14:paraId="1A7A201E" w14:textId="4A6FC954" w:rsidR="00C36B93" w:rsidRDefault="005D0D1F" w:rsidP="00161877">
      <w:pPr>
        <w:pStyle w:val="Ttulo3"/>
      </w:pPr>
      <w:r>
        <w:t>7 Inspiració</w:t>
      </w:r>
    </w:p>
    <w:p w14:paraId="3D8B6D30" w14:textId="77777777" w:rsidR="00161877" w:rsidRPr="00161877" w:rsidRDefault="00161877" w:rsidP="00161877"/>
    <w:p w14:paraId="4662CFDB" w14:textId="59D86D3F" w:rsidR="00FB618C" w:rsidRDefault="00161877" w:rsidP="00C36B93">
      <w:r>
        <w:t>L’estadística cada dia té més influència en el m</w:t>
      </w:r>
      <w:r w:rsidR="000E46C6">
        <w:t>ó</w:t>
      </w:r>
      <w:r>
        <w:t xml:space="preserve">n de l’esport en general i al bàsquet en concret. </w:t>
      </w:r>
      <w:r w:rsidR="00FB618C">
        <w:t xml:space="preserve">Cada dia es prenen més decisions basades en les dades i n’hi ha més persones treballant en els departaments d’analítica, sobretot a EEUU. A Europa aquesta transformació va més lenta però serà imprescindible i marcarà diferències de rendiment. </w:t>
      </w:r>
    </w:p>
    <w:p w14:paraId="413A2CF5" w14:textId="5FE16F4D" w:rsidR="00C54391" w:rsidRDefault="00FB618C" w:rsidP="00C36B93">
      <w:r>
        <w:t xml:space="preserve">Les dades que s’han extret </w:t>
      </w:r>
      <w:r w:rsidR="00C54391">
        <w:t>possibiliten un estudi de rendiment del</w:t>
      </w:r>
      <w:r w:rsidR="000E46C6">
        <w:t>s</w:t>
      </w:r>
      <w:r w:rsidR="00C54391">
        <w:t xml:space="preserve"> jugadors en la seva carrera podent determinar en quins equips ha sigut més favorable, determinar si està en el pic de forma o potser aquestes dades s</w:t>
      </w:r>
      <w:r w:rsidR="000E46C6">
        <w:t>ó</w:t>
      </w:r>
      <w:r w:rsidR="00C54391">
        <w:t>n any rere any menys atractives.</w:t>
      </w:r>
    </w:p>
    <w:p w14:paraId="7C95B43B" w14:textId="4503AEFB" w:rsidR="00161877" w:rsidRDefault="00C54391" w:rsidP="00C36B93">
      <w:r>
        <w:t>Es poden fer rànquings estadístics per edat per tal de poder veure la tendència dels jugadors joves en els següents anys de la seva carrera si evolucionen com ho han fet els altres jugadors en temporades anteriors.</w:t>
      </w:r>
    </w:p>
    <w:p w14:paraId="5B2C4BA8" w14:textId="19AB519D" w:rsidR="00C54391" w:rsidRDefault="00C54391" w:rsidP="00C36B93">
      <w:r>
        <w:t>També es poden fer agregacions estadístiques per equips i poder comparar la tendència entre els diferents clubs.</w:t>
      </w:r>
      <w:r w:rsidR="000E46C6">
        <w:t xml:space="preserve"> A</w:t>
      </w:r>
      <w:r>
        <w:t xml:space="preserve">questes dades donen una visió general de cada equipo o jugador per temporada i creiem que </w:t>
      </w:r>
      <w:r w:rsidR="000E46C6">
        <w:t>é</w:t>
      </w:r>
      <w:r>
        <w:t>s un bon punt de partida per a realitzar estudis més exhaustius.</w:t>
      </w:r>
    </w:p>
    <w:p w14:paraId="1DBABFBA" w14:textId="41210502" w:rsidR="000E46C6" w:rsidRDefault="000E46C6" w:rsidP="00C36B93">
      <w:r>
        <w:t xml:space="preserve">La premsa pot fer servir aquestes dades per a fer reportatges, ja que són dades molt entenedores per al públic general. </w:t>
      </w:r>
    </w:p>
    <w:p w14:paraId="68933A1B" w14:textId="2F62DA66" w:rsidR="00C54391" w:rsidRDefault="000E46C6" w:rsidP="00C36B93">
      <w:r>
        <w:t>Per últim, cal destacar que aquestes dades només són la punta de l’iceberg del conjunt total de dades que es tindran en els pròxims 5-10 anys a Europa. En poc temps arribarà el reconeixement per imatge de les accions dels jugadors a entrenaments i partits i la quantitat de dades es dispararà. Aquestes dades ja les disposen a l’NBA i les possibilitats d’extreure coneixements es multipliquen o s’eleven a l’exponent.</w:t>
      </w:r>
    </w:p>
    <w:p w14:paraId="007EA779" w14:textId="77777777" w:rsidR="00161877" w:rsidRDefault="00161877" w:rsidP="00C36B93"/>
    <w:p w14:paraId="51355F74" w14:textId="77777777" w:rsidR="00C36B93" w:rsidRPr="00C36B93" w:rsidRDefault="00C36B93" w:rsidP="00C36B93"/>
    <w:p w14:paraId="351F6884" w14:textId="77777777" w:rsidR="005D0D1F" w:rsidRDefault="005D0D1F" w:rsidP="005D0D1F">
      <w:pPr>
        <w:pStyle w:val="Ttulo3"/>
      </w:pPr>
      <w:r>
        <w:lastRenderedPageBreak/>
        <w:t>8 Llicència</w:t>
      </w:r>
    </w:p>
    <w:p w14:paraId="10F9538B" w14:textId="04F91500" w:rsidR="005D0D1F" w:rsidRDefault="005D0D1F" w:rsidP="005D0D1F">
      <w:pPr>
        <w:pStyle w:val="Ttulo3"/>
      </w:pPr>
      <w:r>
        <w:t>9 Codi</w:t>
      </w:r>
    </w:p>
    <w:p w14:paraId="62A74A6F" w14:textId="10C1ECCC" w:rsidR="00105534" w:rsidRDefault="00105534" w:rsidP="00105534"/>
    <w:p w14:paraId="7AA5FDB0" w14:textId="6BCA16E9" w:rsidR="000947FB" w:rsidRDefault="000947FB" w:rsidP="00105534">
      <w:r>
        <w:t>Link al repositori de GitHub</w:t>
      </w:r>
    </w:p>
    <w:p w14:paraId="5598CB1D" w14:textId="138E4A5B" w:rsidR="000947FB" w:rsidRDefault="000E46C6" w:rsidP="00105534">
      <w:hyperlink r:id="rId7" w:history="1">
        <w:r w:rsidR="000947FB" w:rsidRPr="000947FB">
          <w:rPr>
            <w:rStyle w:val="Hipervnculo"/>
          </w:rPr>
          <w:t>https://github.com/dleiva29/UOC_Tipologia_Euroleague.git</w:t>
        </w:r>
      </w:hyperlink>
    </w:p>
    <w:p w14:paraId="04BE8551" w14:textId="77777777" w:rsidR="00105534" w:rsidRPr="00105534" w:rsidRDefault="00105534" w:rsidP="00105534"/>
    <w:p w14:paraId="4806A8D4" w14:textId="54C749D8" w:rsidR="005D0D1F" w:rsidRDefault="005D0D1F" w:rsidP="005D0D1F">
      <w:pPr>
        <w:pStyle w:val="Ttulo3"/>
      </w:pPr>
      <w:r>
        <w:t>10 Dataset</w:t>
      </w:r>
    </w:p>
    <w:p w14:paraId="7C68B390" w14:textId="57BDA22F" w:rsidR="000947FB" w:rsidRDefault="000947FB" w:rsidP="000947FB"/>
    <w:p w14:paraId="2103BD1E" w14:textId="31EAA193" w:rsidR="000947FB" w:rsidRPr="000947FB" w:rsidRDefault="000947FB" w:rsidP="000947FB"/>
    <w:sectPr w:rsidR="000947FB" w:rsidRPr="000947FB">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EF23FB"/>
    <w:multiLevelType w:val="hybridMultilevel"/>
    <w:tmpl w:val="1F14A38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3051582"/>
    <w:multiLevelType w:val="hybridMultilevel"/>
    <w:tmpl w:val="A2CE477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50BB565D"/>
    <w:multiLevelType w:val="hybridMultilevel"/>
    <w:tmpl w:val="079C5472"/>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 w15:restartNumberingAfterBreak="0">
    <w:nsid w:val="513E7E9B"/>
    <w:multiLevelType w:val="hybridMultilevel"/>
    <w:tmpl w:val="CDFE1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52C5218D"/>
    <w:multiLevelType w:val="hybridMultilevel"/>
    <w:tmpl w:val="B93CAA24"/>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6AEA5CC7"/>
    <w:multiLevelType w:val="hybridMultilevel"/>
    <w:tmpl w:val="EE609E28"/>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7B110447"/>
    <w:multiLevelType w:val="hybridMultilevel"/>
    <w:tmpl w:val="F9944582"/>
    <w:lvl w:ilvl="0" w:tplc="D4F680C4">
      <w:start w:val="6"/>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0"/>
  </w:num>
  <w:num w:numId="5">
    <w:abstractNumId w:val="3"/>
  </w:num>
  <w:num w:numId="6">
    <w:abstractNumId w:val="5"/>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53DDA"/>
    <w:rsid w:val="00025292"/>
    <w:rsid w:val="0002548A"/>
    <w:rsid w:val="000947FB"/>
    <w:rsid w:val="000E46C6"/>
    <w:rsid w:val="00105534"/>
    <w:rsid w:val="00106041"/>
    <w:rsid w:val="001504C6"/>
    <w:rsid w:val="00152A6C"/>
    <w:rsid w:val="00161877"/>
    <w:rsid w:val="00164221"/>
    <w:rsid w:val="00281D86"/>
    <w:rsid w:val="002A2780"/>
    <w:rsid w:val="002A5B4C"/>
    <w:rsid w:val="002B4BB7"/>
    <w:rsid w:val="002F462F"/>
    <w:rsid w:val="003004EB"/>
    <w:rsid w:val="00344628"/>
    <w:rsid w:val="00373B99"/>
    <w:rsid w:val="0048032C"/>
    <w:rsid w:val="004C75A9"/>
    <w:rsid w:val="004D46C6"/>
    <w:rsid w:val="00560B29"/>
    <w:rsid w:val="00594EC2"/>
    <w:rsid w:val="005D0D1F"/>
    <w:rsid w:val="006E49F1"/>
    <w:rsid w:val="00947556"/>
    <w:rsid w:val="009F0136"/>
    <w:rsid w:val="00A03C5C"/>
    <w:rsid w:val="00A05470"/>
    <w:rsid w:val="00A44150"/>
    <w:rsid w:val="00A52FF6"/>
    <w:rsid w:val="00A53DDA"/>
    <w:rsid w:val="00A555F3"/>
    <w:rsid w:val="00A85FFF"/>
    <w:rsid w:val="00AE42D9"/>
    <w:rsid w:val="00AF1FC3"/>
    <w:rsid w:val="00B63D07"/>
    <w:rsid w:val="00C36B93"/>
    <w:rsid w:val="00C54391"/>
    <w:rsid w:val="00D075CC"/>
    <w:rsid w:val="00D10CDB"/>
    <w:rsid w:val="00DD543E"/>
    <w:rsid w:val="00E34220"/>
    <w:rsid w:val="00F41F15"/>
    <w:rsid w:val="00FB618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875F32"/>
  <w15:docId w15:val="{A1F22A48-4CC3-4FB6-B8D6-C3CC2019A8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ca-ES"/>
    </w:rPr>
  </w:style>
  <w:style w:type="paragraph" w:styleId="Ttulo1">
    <w:name w:val="heading 1"/>
    <w:basedOn w:val="Normal"/>
    <w:next w:val="Normal"/>
    <w:link w:val="Ttulo1Car"/>
    <w:uiPriority w:val="9"/>
    <w:qFormat/>
    <w:rsid w:val="005D0D1F"/>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5D0D1F"/>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5D0D1F"/>
    <w:pPr>
      <w:keepNext/>
      <w:keepLines/>
      <w:spacing w:before="200" w:after="0"/>
      <w:outlineLvl w:val="2"/>
    </w:pPr>
    <w:rPr>
      <w:rFonts w:asciiTheme="majorHAnsi" w:eastAsiaTheme="majorEastAsia" w:hAnsiTheme="majorHAnsi" w:cstheme="majorBidi"/>
      <w:b/>
      <w:bCs/>
      <w:color w:val="4F81BD" w:themeColor="accen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5D0D1F"/>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5D0D1F"/>
    <w:rPr>
      <w:rFonts w:asciiTheme="majorHAnsi" w:eastAsiaTheme="majorEastAsia" w:hAnsiTheme="majorHAnsi" w:cstheme="majorBidi"/>
      <w:b/>
      <w:bCs/>
      <w:color w:val="4F81BD" w:themeColor="accent1"/>
      <w:sz w:val="26"/>
      <w:szCs w:val="26"/>
    </w:rPr>
  </w:style>
  <w:style w:type="paragraph" w:styleId="Prrafodelista">
    <w:name w:val="List Paragraph"/>
    <w:basedOn w:val="Normal"/>
    <w:uiPriority w:val="34"/>
    <w:qFormat/>
    <w:rsid w:val="005D0D1F"/>
    <w:pPr>
      <w:ind w:left="720"/>
      <w:contextualSpacing/>
    </w:pPr>
  </w:style>
  <w:style w:type="character" w:customStyle="1" w:styleId="Ttulo3Car">
    <w:name w:val="Título 3 Car"/>
    <w:basedOn w:val="Fuentedeprrafopredeter"/>
    <w:link w:val="Ttulo3"/>
    <w:uiPriority w:val="9"/>
    <w:rsid w:val="005D0D1F"/>
    <w:rPr>
      <w:rFonts w:asciiTheme="majorHAnsi" w:eastAsiaTheme="majorEastAsia" w:hAnsiTheme="majorHAnsi" w:cstheme="majorBidi"/>
      <w:b/>
      <w:bCs/>
      <w:color w:val="4F81BD" w:themeColor="accent1"/>
    </w:rPr>
  </w:style>
  <w:style w:type="character" w:styleId="Hipervnculo">
    <w:name w:val="Hyperlink"/>
    <w:basedOn w:val="Fuentedeprrafopredeter"/>
    <w:uiPriority w:val="99"/>
    <w:unhideWhenUsed/>
    <w:rsid w:val="00025292"/>
    <w:rPr>
      <w:color w:val="0000FF" w:themeColor="hyperlink"/>
      <w:u w:val="single"/>
    </w:rPr>
  </w:style>
  <w:style w:type="character" w:styleId="Mencinsinresolver">
    <w:name w:val="Unresolved Mention"/>
    <w:basedOn w:val="Fuentedeprrafopredeter"/>
    <w:uiPriority w:val="99"/>
    <w:semiHidden/>
    <w:unhideWhenUsed/>
    <w:rsid w:val="000947FB"/>
    <w:rPr>
      <w:color w:val="605E5C"/>
      <w:shd w:val="clear" w:color="auto" w:fill="E1DFDD"/>
    </w:rPr>
  </w:style>
  <w:style w:type="paragraph" w:styleId="Bibliografa">
    <w:name w:val="Bibliography"/>
    <w:basedOn w:val="Normal"/>
    <w:next w:val="Normal"/>
    <w:uiPriority w:val="37"/>
    <w:unhideWhenUsed/>
    <w:rsid w:val="00B63D07"/>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github.com/dleiva29/UOC_Tipologia_Euroleague.git"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hyperlink" Target="https://www.euroleague.net/"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e l'Office">
  <a:themeElements>
    <a:clrScheme name="Ofici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ici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ici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64</TotalTime>
  <Pages>5</Pages>
  <Words>872</Words>
  <Characters>4796</Characters>
  <Application>Microsoft Office Word</Application>
  <DocSecurity>0</DocSecurity>
  <Lines>39</Lines>
  <Paragraphs>11</Paragraphs>
  <ScaleCrop>false</ScaleCrop>
  <HeadingPairs>
    <vt:vector size="2" baseType="variant">
      <vt:variant>
        <vt:lpstr>Título</vt:lpstr>
      </vt:variant>
      <vt:variant>
        <vt:i4>1</vt:i4>
      </vt:variant>
    </vt:vector>
  </HeadingPairs>
  <TitlesOfParts>
    <vt:vector size="1" baseType="lpstr">
      <vt:lpstr/>
    </vt:vector>
  </TitlesOfParts>
  <Company>Hospital Universitari de Bellvitge</Company>
  <LinksUpToDate>false</LinksUpToDate>
  <CharactersWithSpaces>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501vdlp</dc:creator>
  <cp:lastModifiedBy>Alvaro Diaz Sanchez</cp:lastModifiedBy>
  <cp:revision>32</cp:revision>
  <dcterms:created xsi:type="dcterms:W3CDTF">2020-10-27T09:49:00Z</dcterms:created>
  <dcterms:modified xsi:type="dcterms:W3CDTF">2020-10-28T0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ocear4Word_StyleTitle">
    <vt:lpwstr>ACM SIG Proceedings With Long Author List</vt:lpwstr>
  </property>
  <property fmtid="{D5CDD505-2E9C-101B-9397-08002B2CF9AE}" pid="3" name="ZOTERO_PREF_1">
    <vt:lpwstr>&lt;data data-version="3" zotero-version="5.0.88"&gt;&lt;session id="aqoZVlUu"/&gt;&lt;style id="http://www.zotero.org/styles/modern-language-association" locale="en-US" hasBibliography="1" bibliographyStyleHasBeenSet="1"/&gt;&lt;prefs&gt;&lt;pref name="fieldType" value="Field"/&gt;&lt;p</vt:lpwstr>
  </property>
  <property fmtid="{D5CDD505-2E9C-101B-9397-08002B2CF9AE}" pid="4" name="ZOTERO_PREF_2">
    <vt:lpwstr>ref name="automaticJournalAbbreviations" value="true"/&gt;&lt;/prefs&gt;&lt;/data&gt;</vt:lpwstr>
  </property>
</Properties>
</file>